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4818465E"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C7E67">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C7E67" w:rsidRPr="00BC7E67">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77777777" w:rsidR="00113BE5" w:rsidRDefault="00113BE5" w:rsidP="00113BE5">
      <w:pPr>
        <w:pStyle w:val="Heading2"/>
      </w:pPr>
      <w:bookmarkStart w:id="4" w:name="_Toc241829581"/>
      <w:r>
        <w:t>What has been found in human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w:t>
      </w:r>
      <w:bookmarkStart w:id="5" w:name="_GoBack"/>
      <w:bookmarkEnd w:id="5"/>
      <w:r w:rsidR="0089033D">
        <w:t>indings.</w:t>
      </w:r>
    </w:p>
    <w:p w14:paraId="6593CF77" w14:textId="77777777" w:rsidR="0089033D" w:rsidRDefault="0089033D" w:rsidP="00E9674C"/>
    <w:p w14:paraId="58821682" w14:textId="524AE941" w:rsidR="0089033D" w:rsidRDefault="0089033D" w:rsidP="00E9674C">
      <w:r>
        <w:t>The Welcome Trust Case Control Consortium (WTCCC) revolutionized the way GWAS was performed by providing</w:t>
      </w:r>
    </w:p>
    <w:p w14:paraId="1816BD45" w14:textId="77777777" w:rsidR="00B362A2" w:rsidRDefault="00B362A2" w:rsidP="00113BE5"/>
    <w:p w14:paraId="29BC744F" w14:textId="77777777" w:rsidR="00B362A2" w:rsidRDefault="00B362A2" w:rsidP="00113BE5"/>
    <w:p w14:paraId="3DC6C10F" w14:textId="77777777" w:rsidR="00B362A2" w:rsidRDefault="00B362A2" w:rsidP="00113BE5"/>
    <w:p w14:paraId="3B67B1F8" w14:textId="77777777" w:rsidR="00B362A2" w:rsidRDefault="00B362A2" w:rsidP="00113BE5"/>
    <w:p w14:paraId="14234FE3" w14:textId="77777777" w:rsidR="00B362A2" w:rsidRDefault="00B362A2" w:rsidP="00113BE5"/>
    <w:p w14:paraId="72E20A69" w14:textId="77777777" w:rsidR="00BB4E1A" w:rsidRDefault="00BB4E1A" w:rsidP="00113BE5"/>
    <w:p w14:paraId="135886CD" w14:textId="77777777" w:rsidR="00113BE5" w:rsidRDefault="00113BE5" w:rsidP="00113BE5">
      <w:r>
        <w:t xml:space="preserve">Mostly very </w:t>
      </w:r>
      <w:proofErr w:type="spellStart"/>
      <w:r>
        <w:t>very</w:t>
      </w:r>
      <w:proofErr w:type="spellEnd"/>
      <w:r>
        <w:t xml:space="preserve"> modest, even when people are looking for it </w:t>
      </w:r>
    </w:p>
    <w:p w14:paraId="46382869" w14:textId="77777777" w:rsidR="00113BE5" w:rsidRDefault="00113BE5" w:rsidP="00113BE5">
      <w:r>
        <w:t>- Hypothesis-Based Analysis of Gene-Gene Interactions and Risk of Myocardial Infarction</w:t>
      </w:r>
    </w:p>
    <w:p w14:paraId="737317FD" w14:textId="77777777" w:rsidR="00113BE5" w:rsidRDefault="00113BE5" w:rsidP="00113BE5">
      <w:r>
        <w:t>- Shows that narrowing the search for epistasis to amongst marginal effects is not improving matters</w:t>
      </w:r>
    </w:p>
    <w:p w14:paraId="216C2891" w14:textId="77777777" w:rsidR="00113BE5" w:rsidRDefault="00113BE5" w:rsidP="00113BE5">
      <w:r>
        <w:t xml:space="preserve">- </w:t>
      </w:r>
      <w:proofErr w:type="gramStart"/>
      <w:r>
        <w:t>upper</w:t>
      </w:r>
      <w:proofErr w:type="gramEnd"/>
      <w:r>
        <w:t xml:space="preserve"> bound on epistasis</w:t>
      </w:r>
    </w:p>
    <w:p w14:paraId="4D5D0CA1" w14:textId="77777777" w:rsidR="00113BE5" w:rsidRDefault="00113BE5" w:rsidP="00113BE5"/>
    <w:p w14:paraId="05BA610C" w14:textId="77777777" w:rsidR="00113BE5" w:rsidRDefault="00113BE5" w:rsidP="00113BE5">
      <w:pPr>
        <w:pStyle w:val="Heading3"/>
      </w:pPr>
      <w:bookmarkStart w:id="6" w:name="_Toc241829582"/>
      <w:r>
        <w:t>Lupus</w:t>
      </w:r>
      <w:bookmarkEnd w:id="6"/>
    </w:p>
    <w:p w14:paraId="5A29B3B1" w14:textId="77777777" w:rsidR="00113BE5" w:rsidRDefault="00113BE5" w:rsidP="00113BE5">
      <w:r>
        <w:t xml:space="preserve">- </w:t>
      </w:r>
      <w:proofErr w:type="spellStart"/>
      <w:r>
        <w:t>Castillejo-López</w:t>
      </w:r>
      <w:proofErr w:type="spellEnd"/>
      <w:r>
        <w:t xml:space="preserve"> et al. BANK1 and BLK have marginal effects, epistasis is shown and the genes physically interact</w:t>
      </w:r>
    </w:p>
    <w:p w14:paraId="0CDF7F32" w14:textId="77777777" w:rsidR="00113BE5" w:rsidRDefault="00113BE5" w:rsidP="00113BE5"/>
    <w:p w14:paraId="751F583C" w14:textId="77777777" w:rsidR="00113BE5" w:rsidRDefault="00113BE5" w:rsidP="00113BE5">
      <w:pPr>
        <w:pStyle w:val="Heading3"/>
      </w:pPr>
      <w:bookmarkStart w:id="7" w:name="_Toc241829583"/>
      <w:r>
        <w:t>Rheumatoid arthritis</w:t>
      </w:r>
      <w:bookmarkEnd w:id="7"/>
    </w:p>
    <w:p w14:paraId="4E88E30B" w14:textId="77777777" w:rsidR="00113BE5" w:rsidRDefault="00113BE5" w:rsidP="00113BE5">
      <w:r>
        <w:t xml:space="preserve">- </w:t>
      </w:r>
      <w:proofErr w:type="spellStart"/>
      <w:r>
        <w:t>Genin</w:t>
      </w:r>
      <w:proofErr w:type="spellEnd"/>
      <w:r>
        <w:t xml:space="preserve"> et al. Same interaction.</w:t>
      </w:r>
    </w:p>
    <w:p w14:paraId="747AF08A" w14:textId="77777777" w:rsidR="00113BE5" w:rsidRDefault="00113BE5" w:rsidP="00113BE5"/>
    <w:p w14:paraId="2B6ACC47" w14:textId="77777777" w:rsidR="00113BE5" w:rsidRDefault="00113BE5" w:rsidP="00113BE5">
      <w:pPr>
        <w:pStyle w:val="Heading3"/>
      </w:pPr>
      <w:bookmarkStart w:id="8" w:name="_Toc241829584"/>
      <w:r>
        <w:t>Type 2 diabetes</w:t>
      </w:r>
      <w:bookmarkEnd w:id="8"/>
    </w:p>
    <w:p w14:paraId="3B2B9A3B" w14:textId="77777777" w:rsidR="00113BE5" w:rsidRDefault="00113BE5" w:rsidP="00113BE5"/>
    <w:p w14:paraId="12C8AC7E" w14:textId="77777777" w:rsidR="00113BE5" w:rsidRDefault="00113BE5" w:rsidP="00113BE5"/>
    <w:p w14:paraId="378E1632" w14:textId="77777777" w:rsidR="00113BE5" w:rsidRDefault="00113BE5" w:rsidP="00113BE5">
      <w:pPr>
        <w:pStyle w:val="Heading3"/>
      </w:pPr>
      <w:bookmarkStart w:id="9" w:name="_Toc241829585"/>
      <w:r>
        <w:t>Alzheimer's Disease</w:t>
      </w:r>
      <w:bookmarkEnd w:id="9"/>
    </w:p>
    <w:p w14:paraId="60F64D62" w14:textId="77777777" w:rsidR="00113BE5" w:rsidRDefault="00113BE5" w:rsidP="00113BE5"/>
    <w:p w14:paraId="6403A4E8" w14:textId="77777777" w:rsidR="00113BE5" w:rsidRDefault="00113BE5" w:rsidP="00113BE5"/>
    <w:p w14:paraId="7ADA3F3B" w14:textId="77777777" w:rsidR="00113BE5" w:rsidRDefault="00113BE5" w:rsidP="00113BE5">
      <w:pPr>
        <w:pStyle w:val="Heading3"/>
      </w:pPr>
      <w:bookmarkStart w:id="10" w:name="_Toc241829586"/>
      <w:proofErr w:type="spellStart"/>
      <w:r>
        <w:t>Ankylosing</w:t>
      </w:r>
      <w:proofErr w:type="spellEnd"/>
      <w:r>
        <w:t xml:space="preserve"> spondylitis</w:t>
      </w:r>
      <w:bookmarkEnd w:id="10"/>
    </w:p>
    <w:p w14:paraId="21B8AA4E" w14:textId="77777777" w:rsidR="00113BE5" w:rsidRDefault="00113BE5" w:rsidP="00113BE5"/>
    <w:p w14:paraId="446A2D28" w14:textId="77777777" w:rsidR="00113BE5" w:rsidRDefault="00113BE5" w:rsidP="00113BE5"/>
    <w:p w14:paraId="38532190" w14:textId="77777777" w:rsidR="00113BE5" w:rsidRDefault="00113BE5" w:rsidP="00113BE5">
      <w:pPr>
        <w:pStyle w:val="Heading3"/>
      </w:pPr>
      <w:bookmarkStart w:id="11" w:name="_Toc241829587"/>
      <w:r>
        <w:t>Psoriasis</w:t>
      </w:r>
      <w:bookmarkEnd w:id="11"/>
    </w:p>
    <w:p w14:paraId="683B5678" w14:textId="77777777" w:rsidR="00113BE5" w:rsidRDefault="00113BE5" w:rsidP="00113BE5"/>
    <w:p w14:paraId="47712C89" w14:textId="77777777" w:rsidR="00113BE5" w:rsidRDefault="00113BE5" w:rsidP="00113BE5"/>
    <w:p w14:paraId="5BC64FAC" w14:textId="77777777" w:rsidR="00113BE5" w:rsidRDefault="00113BE5" w:rsidP="00113BE5">
      <w:pPr>
        <w:pStyle w:val="Heading3"/>
      </w:pPr>
      <w:bookmarkStart w:id="12" w:name="_Toc241829588"/>
      <w:r>
        <w:t>Gene expression</w:t>
      </w:r>
      <w:bookmarkEnd w:id="12"/>
    </w:p>
    <w:p w14:paraId="61EB5366" w14:textId="77777777" w:rsidR="00113BE5" w:rsidRDefault="00113BE5" w:rsidP="00113BE5"/>
    <w:p w14:paraId="1BEB48B3" w14:textId="77777777" w:rsidR="00113BE5" w:rsidRDefault="00113BE5" w:rsidP="00113BE5">
      <w:pPr>
        <w:pStyle w:val="Heading3"/>
      </w:pPr>
      <w:bookmarkStart w:id="13" w:name="_Toc241829589"/>
      <w:r>
        <w:t>WTCCC</w:t>
      </w:r>
      <w:bookmarkEnd w:id="13"/>
    </w:p>
    <w:p w14:paraId="2C50A9EF" w14:textId="77777777" w:rsidR="00113BE5" w:rsidRDefault="00113BE5" w:rsidP="00113BE5">
      <w:r>
        <w:t>- Wan (BOOST)</w:t>
      </w:r>
    </w:p>
    <w:p w14:paraId="2D94046D" w14:textId="77777777" w:rsidR="00113BE5" w:rsidRDefault="00113BE5" w:rsidP="00113BE5">
      <w:r>
        <w:t xml:space="preserve">- </w:t>
      </w:r>
      <w:proofErr w:type="spellStart"/>
      <w:r>
        <w:t>Lippert</w:t>
      </w:r>
      <w:proofErr w:type="spellEnd"/>
    </w:p>
    <w:p w14:paraId="227A91D5" w14:textId="77777777" w:rsidR="00113BE5" w:rsidRDefault="00113BE5" w:rsidP="00113BE5"/>
    <w:p w14:paraId="53394FC0" w14:textId="77777777" w:rsidR="00113BE5" w:rsidRDefault="00113BE5" w:rsidP="00113BE5"/>
    <w:p w14:paraId="58B55B81" w14:textId="77777777" w:rsidR="00113BE5" w:rsidRDefault="00113BE5" w:rsidP="00113BE5">
      <w:pPr>
        <w:pStyle w:val="Heading3"/>
      </w:pPr>
      <w:bookmarkStart w:id="14" w:name="_Toc241829590"/>
      <w:r>
        <w:t>Breast cancer</w:t>
      </w:r>
      <w:bookmarkEnd w:id="14"/>
    </w:p>
    <w:p w14:paraId="40844D23" w14:textId="77777777" w:rsidR="00113BE5" w:rsidRDefault="00113BE5" w:rsidP="00113BE5"/>
    <w:p w14:paraId="2E90196C" w14:textId="77777777" w:rsidR="00113BE5" w:rsidRDefault="00113BE5" w:rsidP="00113BE5">
      <w:r>
        <w:t xml:space="preserve">MDR approach finds </w:t>
      </w:r>
      <w:proofErr w:type="gramStart"/>
      <w:r>
        <w:t>4 way</w:t>
      </w:r>
      <w:proofErr w:type="gramEnd"/>
      <w:r>
        <w:t xml:space="preserve"> interaction</w:t>
      </w:r>
    </w:p>
    <w:p w14:paraId="692C18AD" w14:textId="77777777" w:rsidR="00113BE5" w:rsidRDefault="00113BE5" w:rsidP="00113BE5"/>
    <w:p w14:paraId="5BBB99E2" w14:textId="77777777" w:rsidR="00113BE5" w:rsidRDefault="00113BE5" w:rsidP="00113BE5">
      <w:pPr>
        <w:pStyle w:val="Heading3"/>
      </w:pPr>
      <w:bookmarkStart w:id="15" w:name="_Toc241829591"/>
      <w:r>
        <w:t>Coronary artery disease</w:t>
      </w:r>
      <w:bookmarkEnd w:id="15"/>
    </w:p>
    <w:p w14:paraId="470B68AA" w14:textId="77777777" w:rsidR="00113BE5" w:rsidRDefault="00113BE5" w:rsidP="00113BE5"/>
    <w:p w14:paraId="1BBB1B60" w14:textId="77777777" w:rsidR="00113BE5" w:rsidRDefault="00113BE5" w:rsidP="00113BE5">
      <w:r>
        <w:t xml:space="preserve">- </w:t>
      </w:r>
      <w:proofErr w:type="gramStart"/>
      <w:r>
        <w:t>used</w:t>
      </w:r>
      <w:proofErr w:type="gramEnd"/>
      <w:r>
        <w:t xml:space="preserve"> for prediction but training and validation both within the same sample</w:t>
      </w:r>
    </w:p>
    <w:p w14:paraId="7415EEA4" w14:textId="77777777" w:rsidR="00113BE5" w:rsidRDefault="00113BE5" w:rsidP="00113BE5"/>
    <w:p w14:paraId="0870EF56" w14:textId="77777777" w:rsidR="00113BE5" w:rsidRDefault="00113BE5" w:rsidP="00113BE5"/>
    <w:p w14:paraId="6F9A5D21" w14:textId="77777777" w:rsidR="00113BE5" w:rsidRDefault="00113BE5" w:rsidP="00113BE5">
      <w:pPr>
        <w:pStyle w:val="Heading3"/>
      </w:pPr>
      <w:bookmarkStart w:id="16" w:name="_Toc241829592"/>
      <w:r>
        <w:t>Systolic blood pressure</w:t>
      </w:r>
      <w:bookmarkEnd w:id="16"/>
    </w:p>
    <w:p w14:paraId="0FF39F3F" w14:textId="77777777" w:rsidR="00113BE5" w:rsidRDefault="00113BE5" w:rsidP="00113BE5"/>
    <w:p w14:paraId="1030E8DD" w14:textId="77777777" w:rsidR="00113BE5" w:rsidRDefault="00113BE5" w:rsidP="00113BE5">
      <w:r>
        <w:t xml:space="preserve">- Functional </w:t>
      </w:r>
      <w:proofErr w:type="spellStart"/>
      <w:r>
        <w:t>epistatic</w:t>
      </w:r>
      <w:proofErr w:type="spellEnd"/>
      <w:r>
        <w:t xml:space="preserve"> interaction between rs6046G&gt;A in F7 and rs5355C&gt;T in SELE modifies systolic blood pressure levels.</w:t>
      </w:r>
    </w:p>
    <w:p w14:paraId="3F6229DF" w14:textId="77777777" w:rsidR="00113BE5" w:rsidRDefault="00113BE5" w:rsidP="00113BE5">
      <w:r>
        <w:t>http://www.ncbi.nlm.nih.gov/pubmed/22815813</w:t>
      </w:r>
    </w:p>
    <w:p w14:paraId="33ED23B5" w14:textId="77777777" w:rsidR="00113BE5" w:rsidRDefault="00113BE5" w:rsidP="00113BE5"/>
    <w:p w14:paraId="2B7FAC79" w14:textId="77777777" w:rsidR="00113BE5" w:rsidRDefault="00113BE5" w:rsidP="00113BE5"/>
    <w:p w14:paraId="5C087001" w14:textId="77777777" w:rsidR="00113BE5" w:rsidRDefault="00113BE5" w:rsidP="00113BE5">
      <w:pPr>
        <w:pStyle w:val="Heading3"/>
      </w:pPr>
      <w:bookmarkStart w:id="17" w:name="_Toc241829593"/>
      <w:r>
        <w:t>Bipolar</w:t>
      </w:r>
      <w:bookmarkEnd w:id="17"/>
    </w:p>
    <w:p w14:paraId="4ABDAC3B" w14:textId="77777777" w:rsidR="00113BE5" w:rsidRDefault="00113BE5" w:rsidP="00113BE5"/>
    <w:p w14:paraId="6985336A" w14:textId="77777777" w:rsidR="00113BE5" w:rsidRDefault="00113BE5" w:rsidP="00113BE5">
      <w:proofErr w:type="spellStart"/>
      <w:r>
        <w:t>Prabhu</w:t>
      </w:r>
      <w:proofErr w:type="spellEnd"/>
      <w:r>
        <w:t xml:space="preserve"> et al - close to replication but not quite</w:t>
      </w:r>
    </w:p>
    <w:p w14:paraId="36125D7F" w14:textId="77777777" w:rsidR="00113BE5" w:rsidRDefault="00113BE5" w:rsidP="00113BE5"/>
    <w:p w14:paraId="7999B1DE" w14:textId="77777777" w:rsidR="00113BE5" w:rsidRDefault="00113BE5" w:rsidP="00113BE5"/>
    <w:p w14:paraId="18497E99" w14:textId="77777777" w:rsidR="00113BE5" w:rsidRDefault="00113BE5" w:rsidP="00113BE5"/>
    <w:p w14:paraId="6349A4A6" w14:textId="3B58979C" w:rsidR="00113BE5" w:rsidRDefault="002D0573" w:rsidP="00113BE5">
      <w:r>
        <w:tab/>
      </w:r>
    </w:p>
    <w:p w14:paraId="7735BABC" w14:textId="77777777" w:rsidR="00113BE5" w:rsidRDefault="00113BE5" w:rsidP="00113BE5"/>
    <w:p w14:paraId="06CC3C54" w14:textId="77777777" w:rsidR="00DB5441" w:rsidRPr="00DB5441" w:rsidRDefault="00DB5441" w:rsidP="00DB5441">
      <w:pPr>
        <w:pStyle w:val="Heading2"/>
      </w:pPr>
      <w:bookmarkStart w:id="18" w:name="_Toc241829594"/>
      <w:r w:rsidRPr="00DB5441">
        <w:t>To which scientific question(s) is epistasis the answer?</w:t>
      </w:r>
      <w:bookmarkEnd w:id="18"/>
    </w:p>
    <w:p w14:paraId="152A969B" w14:textId="77777777" w:rsidR="00DB5441" w:rsidRDefault="00DB5441" w:rsidP="00DB5441"/>
    <w:p w14:paraId="130183B0" w14:textId="015EE9DB" w:rsidR="00DB5441" w:rsidRPr="00DB5441" w:rsidRDefault="00DB5441" w:rsidP="00DB5441">
      <w:pPr>
        <w:pStyle w:val="Heading3"/>
      </w:pPr>
      <w:bookmarkStart w:id="19" w:name="_Toc241829595"/>
      <w:proofErr w:type="gramStart"/>
      <w:r>
        <w:t>The missing heritability?</w:t>
      </w:r>
      <w:bookmarkEnd w:id="19"/>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6131B34"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BC7E67">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2&lt;/sup&gt;" }, "properties" : { "noteIndex" : 0 }, "schema" : "https://github.com/citation-style-language/schema/raw/master/csl-citation.json" }</w:instrText>
      </w:r>
      <w:r w:rsidR="00D749C1">
        <w:fldChar w:fldCharType="separate"/>
      </w:r>
      <w:r w:rsidR="00BC7E67" w:rsidRPr="00BC7E67">
        <w:rPr>
          <w:noProof/>
          <w:vertAlign w:val="superscript"/>
        </w:rPr>
        <w:t>2</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C7E67">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3&lt;/sup&gt;" }, "properties" : { "noteIndex" : 0 }, "schema" : "https://github.com/citation-style-language/schema/raw/master/csl-citation.json" }</w:instrText>
      </w:r>
      <w:r w:rsidR="00D749C1">
        <w:fldChar w:fldCharType="separate"/>
      </w:r>
      <w:r w:rsidR="00BC7E67" w:rsidRPr="00BC7E67">
        <w:rPr>
          <w:noProof/>
          <w:vertAlign w:val="superscript"/>
        </w:rPr>
        <w:t>3</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p>
    <w:p w14:paraId="719BB0ED" w14:textId="77777777" w:rsidR="00DB5441" w:rsidRDefault="00DB5441" w:rsidP="00DB5441"/>
    <w:p w14:paraId="7CDF77E5" w14:textId="3AF00E6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C7E67">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C7E67" w:rsidRPr="00BC7E67">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C7E67">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4&lt;/sup&gt;" }, "properties" : { "noteIndex" : 0 }, "schema" : "https://github.com/citation-style-language/schema/raw/master/csl-citation.json" }</w:instrText>
      </w:r>
      <w:r w:rsidR="005F0E2F">
        <w:fldChar w:fldCharType="separate"/>
      </w:r>
      <w:r w:rsidR="00BC7E67" w:rsidRPr="00BC7E67">
        <w:rPr>
          <w:noProof/>
          <w:vertAlign w:val="superscript"/>
        </w:rPr>
        <w:t>4</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C7E67">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5&lt;/sup&gt;" }, "properties" : { "noteIndex" : 0 }, "schema" : "https://github.com/citation-style-language/schema/raw/master/csl-citation.json" }</w:instrText>
      </w:r>
      <w:r w:rsidR="005F0E2F">
        <w:fldChar w:fldCharType="separate"/>
      </w:r>
      <w:r w:rsidR="00BC7E67" w:rsidRPr="00BC7E67">
        <w:rPr>
          <w:noProof/>
          <w:vertAlign w:val="superscript"/>
        </w:rPr>
        <w:t>5</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C7E67">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6&lt;/sup&gt;" }, "properties" : { "noteIndex" : 0 }, "schema" : "https://github.com/citation-style-language/schema/raw/master/csl-citation.json" }</w:instrText>
      </w:r>
      <w:r w:rsidR="005F0E2F">
        <w:fldChar w:fldCharType="separate"/>
      </w:r>
      <w:r w:rsidR="00BC7E67" w:rsidRPr="00BC7E67">
        <w:rPr>
          <w:noProof/>
          <w:vertAlign w:val="superscript"/>
        </w:rPr>
        <w:t>6</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77777777" w:rsidR="00DB5441" w:rsidRPr="00DB5441" w:rsidRDefault="00DB5441" w:rsidP="00DB5441">
      <w:pPr>
        <w:pStyle w:val="Heading3"/>
      </w:pPr>
      <w:bookmarkStart w:id="20" w:name="_Toc241829596"/>
      <w:r w:rsidRPr="00DB5441">
        <w:t>Elucidating biological mechanisms?</w:t>
      </w:r>
      <w:bookmarkEnd w:id="20"/>
    </w:p>
    <w:p w14:paraId="4812DF5F" w14:textId="77777777" w:rsidR="00DB5441" w:rsidRDefault="00DB5441" w:rsidP="00DB5441"/>
    <w:p w14:paraId="17101575" w14:textId="66E9284B" w:rsidR="00DB5441" w:rsidRDefault="00DB5441" w:rsidP="00DB5441">
      <w:r>
        <w:t>Suppose</w:t>
      </w:r>
      <w:r w:rsidR="00E14178">
        <w:t xml:space="preserve"> that</w:t>
      </w:r>
      <w:r>
        <w:t xml:space="preserve"> one has identified two polymorphisms, from independent regions of the </w:t>
      </w:r>
      <w:proofErr w:type="gramStart"/>
      <w:r>
        <w:t>genome, that</w:t>
      </w:r>
      <w:proofErr w:type="gramEnd"/>
      <w:r>
        <w:t xml:space="preserve"> exhibit a statistical interaction. What biological information can this tell us?</w:t>
      </w:r>
    </w:p>
    <w:p w14:paraId="5F13EA17" w14:textId="77777777" w:rsidR="00DB5441" w:rsidRDefault="00DB5441" w:rsidP="00DB5441"/>
    <w:p w14:paraId="1A08643A" w14:textId="77777777" w:rsidR="00DB5441" w:rsidRDefault="00DB5441" w:rsidP="00DB5441">
      <w:proofErr w:type="gramStart"/>
      <w:r>
        <w:t>functions</w:t>
      </w:r>
      <w:proofErr w:type="gramEnd"/>
      <w:r>
        <w:t xml:space="preserve"> of mutations</w:t>
      </w:r>
    </w:p>
    <w:p w14:paraId="4EF9BFD0" w14:textId="77777777" w:rsidR="00DB5441" w:rsidRDefault="00DB5441" w:rsidP="00DB5441">
      <w:proofErr w:type="gramStart"/>
      <w:r>
        <w:t>relationships</w:t>
      </w:r>
      <w:proofErr w:type="gramEnd"/>
      <w:r>
        <w:t xml:space="preserve"> between independent genomic features</w:t>
      </w:r>
    </w:p>
    <w:p w14:paraId="5E4077FC" w14:textId="77777777" w:rsidR="00DB5441" w:rsidRDefault="00DB5441" w:rsidP="00DB5441">
      <w:proofErr w:type="gramStart"/>
      <w:r>
        <w:t>construction</w:t>
      </w:r>
      <w:proofErr w:type="gramEnd"/>
      <w:r>
        <w:t xml:space="preserve"> of pathways</w:t>
      </w:r>
    </w:p>
    <w:p w14:paraId="6A47EE30" w14:textId="77777777" w:rsidR="00DB5441" w:rsidRDefault="00DB5441" w:rsidP="00DB5441">
      <w:proofErr w:type="gramStart"/>
      <w:r>
        <w:t>genetic</w:t>
      </w:r>
      <w:proofErr w:type="gramEnd"/>
      <w:r>
        <w:t xml:space="preserve"> redundancy</w:t>
      </w:r>
    </w:p>
    <w:p w14:paraId="64899A00" w14:textId="77777777" w:rsidR="00DB5441" w:rsidRDefault="00DB5441" w:rsidP="00DB5441"/>
    <w:p w14:paraId="0DE5E7CA" w14:textId="77777777" w:rsidR="00DB5441" w:rsidRDefault="00DB5441" w:rsidP="00DB5441">
      <w:r>
        <w:t>Are there examples of interactions leading to understanding?</w:t>
      </w:r>
    </w:p>
    <w:p w14:paraId="47F9F88A" w14:textId="77777777" w:rsidR="00DB5441" w:rsidRDefault="00DB5441" w:rsidP="00DB5441">
      <w:r>
        <w:t>Are there examples where this hasn't improved understanding?</w:t>
      </w:r>
    </w:p>
    <w:p w14:paraId="5BC09CE6" w14:textId="77777777" w:rsidR="00DB5441" w:rsidRDefault="00DB5441" w:rsidP="00DB5441"/>
    <w:p w14:paraId="07500A6F" w14:textId="77777777" w:rsidR="00DB5441" w:rsidRDefault="00DB5441" w:rsidP="00DB5441">
      <w:r>
        <w:t>Epistasis between COMT and MTHFR in Maternal-Fetal Dyads Increases Risk for Preeclampsia</w:t>
      </w:r>
    </w:p>
    <w:p w14:paraId="24AD06DD" w14:textId="77777777" w:rsidR="00DB5441" w:rsidRDefault="00DB5441" w:rsidP="00DB5441">
      <w:r>
        <w:t xml:space="preserve">- </w:t>
      </w:r>
      <w:proofErr w:type="gramStart"/>
      <w:r>
        <w:t>examples</w:t>
      </w:r>
      <w:proofErr w:type="gramEnd"/>
      <w:r>
        <w:t xml:space="preserve"> of </w:t>
      </w:r>
      <w:proofErr w:type="spellStart"/>
      <w:r>
        <w:t>epistatic</w:t>
      </w:r>
      <w:proofErr w:type="spellEnd"/>
      <w:r>
        <w:t xml:space="preserve"> interaction being </w:t>
      </w:r>
      <w:proofErr w:type="spellStart"/>
      <w:r>
        <w:t>hypothesised</w:t>
      </w:r>
      <w:proofErr w:type="spellEnd"/>
      <w:r>
        <w:t xml:space="preserve"> because of known biological function</w:t>
      </w:r>
    </w:p>
    <w:p w14:paraId="1CED0B27" w14:textId="77777777" w:rsidR="00DB5441" w:rsidRDefault="00DB5441" w:rsidP="00DB5441">
      <w:r>
        <w:t>- (</w:t>
      </w:r>
      <w:proofErr w:type="gramStart"/>
      <w:r>
        <w:t>see</w:t>
      </w:r>
      <w:proofErr w:type="gramEnd"/>
      <w:r>
        <w:t xml:space="preserve"> also LOAD example)</w:t>
      </w:r>
    </w:p>
    <w:p w14:paraId="4CD199DB" w14:textId="77777777" w:rsidR="00DB5441" w:rsidRDefault="00DB5441" w:rsidP="00DB5441"/>
    <w:p w14:paraId="2008335D" w14:textId="77777777" w:rsidR="00DB5441" w:rsidRDefault="00DB5441" w:rsidP="00DB5441">
      <w:r>
        <w:t>Epistasis: Obstacle or Advantage for Mapping Complex Traits? &amp; Hemani 2013</w:t>
      </w:r>
    </w:p>
    <w:p w14:paraId="75A7313A" w14:textId="77777777" w:rsidR="00DB5441" w:rsidRDefault="00DB5441" w:rsidP="00DB5441">
      <w:r>
        <w:t xml:space="preserve">- Suggest that searching for </w:t>
      </w:r>
      <w:proofErr w:type="spellStart"/>
      <w:r>
        <w:t>epistatic</w:t>
      </w:r>
      <w:proofErr w:type="spellEnd"/>
      <w:r>
        <w:t xml:space="preserve"> effects will find SNPs that have no marginal associations</w:t>
      </w:r>
    </w:p>
    <w:p w14:paraId="2A1871FC" w14:textId="77777777" w:rsidR="00DB5441" w:rsidRDefault="00DB5441" w:rsidP="00DB5441"/>
    <w:p w14:paraId="06D9AA64" w14:textId="77777777" w:rsidR="00DB5441" w:rsidRDefault="00DB5441" w:rsidP="00DB5441"/>
    <w:p w14:paraId="676A69A2" w14:textId="77777777" w:rsidR="00DB5441" w:rsidRDefault="00DB5441" w:rsidP="00DB5441"/>
    <w:p w14:paraId="78636B9A" w14:textId="77777777" w:rsidR="00DB5441" w:rsidRDefault="00DB5441" w:rsidP="00DB5441"/>
    <w:p w14:paraId="1923E789" w14:textId="77777777" w:rsidR="00DB5441" w:rsidRPr="00DB5441" w:rsidRDefault="00DB5441" w:rsidP="00DB5441">
      <w:pPr>
        <w:pStyle w:val="Heading3"/>
      </w:pPr>
      <w:bookmarkStart w:id="21" w:name="_Toc241829597"/>
      <w:proofErr w:type="gramStart"/>
      <w:r w:rsidRPr="00DB5441">
        <w:t>Evolutionary persistence of deleterious mutations?</w:t>
      </w:r>
      <w:bookmarkEnd w:id="21"/>
      <w:proofErr w:type="gramEnd"/>
    </w:p>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22" w:name="_Toc241829598"/>
      <w:proofErr w:type="gramStart"/>
      <w:r>
        <w:t>Evolutionary impact of complex traits?</w:t>
      </w:r>
      <w:bookmarkEnd w:id="22"/>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23" w:name="_Toc241829599"/>
      <w:proofErr w:type="gramStart"/>
      <w:r>
        <w:t>Improvement in genetic prediction?</w:t>
      </w:r>
      <w:bookmarkEnd w:id="23"/>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4" w:name="_Toc241829600"/>
      <w:r>
        <w:t>Discussion</w:t>
      </w:r>
      <w:bookmarkEnd w:id="24"/>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5" w:name="_Toc241829601"/>
      <w:r>
        <w:t>Box 1: Why is epistasis theoretically difficult to detect?</w:t>
      </w:r>
      <w:bookmarkEnd w:id="25"/>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6" w:name="_Toc241829602"/>
      <w:r>
        <w:t xml:space="preserve">Box 2: What constitutes a significant </w:t>
      </w:r>
      <w:proofErr w:type="spellStart"/>
      <w:r>
        <w:t>epistatic</w:t>
      </w:r>
      <w:proofErr w:type="spellEnd"/>
      <w:r>
        <w:t xml:space="preserve"> interaction?</w:t>
      </w:r>
      <w:bookmarkEnd w:id="26"/>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7" w:name="_Toc241829603"/>
      <w:r>
        <w:t>Glossary</w:t>
      </w:r>
      <w:bookmarkEnd w:id="2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6D61AD48" w:rsidR="00E6685E" w:rsidRDefault="00E6685E"/>
    <w:p w14:paraId="3ABB74A3" w14:textId="77777777" w:rsidR="005F0E2F" w:rsidRDefault="005F0E2F"/>
    <w:p w14:paraId="44765C98" w14:textId="0BCB02B9" w:rsidR="005F0E2F" w:rsidRDefault="005F0E2F" w:rsidP="005F0E2F">
      <w:pPr>
        <w:pStyle w:val="Heading2"/>
      </w:pPr>
      <w:bookmarkStart w:id="28" w:name="_Toc241829604"/>
      <w:r>
        <w:t>References</w:t>
      </w:r>
      <w:bookmarkEnd w:id="28"/>
    </w:p>
    <w:p w14:paraId="64E5C2C1" w14:textId="77777777" w:rsidR="005F0E2F" w:rsidRDefault="005F0E2F"/>
    <w:p w14:paraId="56019544" w14:textId="02510D02" w:rsidR="00BC7E67" w:rsidRPr="00BC7E67" w:rsidRDefault="005F0E2F">
      <w:pPr>
        <w:pStyle w:val="NormalWeb"/>
        <w:ind w:left="640" w:hanging="640"/>
        <w:divId w:val="644237409"/>
        <w:rPr>
          <w:rFonts w:ascii="Cambria" w:hAnsi="Cambria"/>
          <w:noProof/>
          <w:sz w:val="24"/>
        </w:rPr>
      </w:pPr>
      <w:r>
        <w:fldChar w:fldCharType="begin" w:fldLock="1"/>
      </w:r>
      <w:r>
        <w:instrText xml:space="preserve">ADDIN Mendeley Bibliography CSL_BIBLIOGRAPHY </w:instrText>
      </w:r>
      <w:r>
        <w:fldChar w:fldCharType="separate"/>
      </w:r>
      <w:r w:rsidR="00BC7E67" w:rsidRPr="00BC7E67">
        <w:rPr>
          <w:rFonts w:ascii="Cambria" w:hAnsi="Cambria"/>
          <w:noProof/>
          <w:sz w:val="24"/>
        </w:rPr>
        <w:t>1.</w:t>
      </w:r>
      <w:r w:rsidR="00BC7E67" w:rsidRPr="00BC7E67">
        <w:rPr>
          <w:rFonts w:ascii="Cambria" w:hAnsi="Cambria"/>
          <w:noProof/>
          <w:sz w:val="24"/>
        </w:rPr>
        <w:tab/>
        <w:t xml:space="preserve">Visscher, P. M., Hill, W. G. &amp; Wray, N. R. Heritability in the genomics era--concepts and misconceptions. </w:t>
      </w:r>
      <w:r w:rsidR="00BC7E67" w:rsidRPr="00BC7E67">
        <w:rPr>
          <w:rFonts w:ascii="Cambria" w:hAnsi="Cambria"/>
          <w:i/>
          <w:iCs/>
          <w:noProof/>
          <w:sz w:val="24"/>
        </w:rPr>
        <w:t>Nature Reviews Genetics</w:t>
      </w:r>
      <w:r w:rsidR="00BC7E67" w:rsidRPr="00BC7E67">
        <w:rPr>
          <w:rFonts w:ascii="Cambria" w:hAnsi="Cambria"/>
          <w:noProof/>
          <w:sz w:val="24"/>
        </w:rPr>
        <w:t xml:space="preserve"> </w:t>
      </w:r>
      <w:r w:rsidR="00BC7E67" w:rsidRPr="00BC7E67">
        <w:rPr>
          <w:rFonts w:ascii="Cambria" w:hAnsi="Cambria"/>
          <w:b/>
          <w:bCs/>
          <w:noProof/>
          <w:sz w:val="24"/>
        </w:rPr>
        <w:t>9,</w:t>
      </w:r>
      <w:r w:rsidR="00BC7E67" w:rsidRPr="00BC7E67">
        <w:rPr>
          <w:rFonts w:ascii="Cambria" w:hAnsi="Cambria"/>
          <w:noProof/>
          <w:sz w:val="24"/>
        </w:rPr>
        <w:t xml:space="preserve"> 255–66 (2008).</w:t>
      </w:r>
    </w:p>
    <w:p w14:paraId="15C82CE5"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2.</w:t>
      </w:r>
      <w:r w:rsidRPr="00BC7E67">
        <w:rPr>
          <w:rFonts w:ascii="Cambria" w:hAnsi="Cambria"/>
          <w:noProof/>
          <w:sz w:val="24"/>
        </w:rPr>
        <w:tab/>
        <w:t xml:space="preserve">Verhoeven, K. J. F., Casella, G. &amp; McIntyre, L. M. Epistasis: obstacle or advantage for mapping complex traits? </w:t>
      </w:r>
      <w:r w:rsidRPr="00BC7E67">
        <w:rPr>
          <w:rFonts w:ascii="Cambria" w:hAnsi="Cambria"/>
          <w:i/>
          <w:iCs/>
          <w:noProof/>
          <w:sz w:val="24"/>
        </w:rPr>
        <w:t>PloS one</w:t>
      </w:r>
      <w:r w:rsidRPr="00BC7E67">
        <w:rPr>
          <w:rFonts w:ascii="Cambria" w:hAnsi="Cambria"/>
          <w:noProof/>
          <w:sz w:val="24"/>
        </w:rPr>
        <w:t xml:space="preserve"> </w:t>
      </w:r>
      <w:r w:rsidRPr="00BC7E67">
        <w:rPr>
          <w:rFonts w:ascii="Cambria" w:hAnsi="Cambria"/>
          <w:b/>
          <w:bCs/>
          <w:noProof/>
          <w:sz w:val="24"/>
        </w:rPr>
        <w:t>5,</w:t>
      </w:r>
      <w:r w:rsidRPr="00BC7E67">
        <w:rPr>
          <w:rFonts w:ascii="Cambria" w:hAnsi="Cambria"/>
          <w:noProof/>
          <w:sz w:val="24"/>
        </w:rPr>
        <w:t xml:space="preserve"> e12264 (2010).</w:t>
      </w:r>
    </w:p>
    <w:p w14:paraId="3B6F02D7"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3.</w:t>
      </w:r>
      <w:r w:rsidRPr="00BC7E67">
        <w:rPr>
          <w:rFonts w:ascii="Cambria" w:hAnsi="Cambria"/>
          <w:noProof/>
          <w:sz w:val="24"/>
        </w:rPr>
        <w:tab/>
        <w:t xml:space="preserve">Hemani, G., Knott, S. &amp; Haley, C. An Evolutionary Perspective on Epistasis and the Missing Heritability. </w:t>
      </w:r>
      <w:r w:rsidRPr="00BC7E67">
        <w:rPr>
          <w:rFonts w:ascii="Cambria" w:hAnsi="Cambria"/>
          <w:i/>
          <w:iCs/>
          <w:noProof/>
          <w:sz w:val="24"/>
        </w:rPr>
        <w:t>PLoS Genetics</w:t>
      </w:r>
      <w:r w:rsidRPr="00BC7E67">
        <w:rPr>
          <w:rFonts w:ascii="Cambria" w:hAnsi="Cambria"/>
          <w:noProof/>
          <w:sz w:val="24"/>
        </w:rPr>
        <w:t xml:space="preserve"> </w:t>
      </w:r>
      <w:r w:rsidRPr="00BC7E67">
        <w:rPr>
          <w:rFonts w:ascii="Cambria" w:hAnsi="Cambria"/>
          <w:b/>
          <w:bCs/>
          <w:noProof/>
          <w:sz w:val="24"/>
        </w:rPr>
        <w:t>9,</w:t>
      </w:r>
      <w:r w:rsidRPr="00BC7E67">
        <w:rPr>
          <w:rFonts w:ascii="Cambria" w:hAnsi="Cambria"/>
          <w:noProof/>
          <w:sz w:val="24"/>
        </w:rPr>
        <w:t xml:space="preserve"> e1003295 (2013).</w:t>
      </w:r>
    </w:p>
    <w:p w14:paraId="2CCCCE0B"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4.</w:t>
      </w:r>
      <w:r w:rsidRPr="00BC7E67">
        <w:rPr>
          <w:rFonts w:ascii="Cambria" w:hAnsi="Cambria"/>
          <w:noProof/>
          <w:sz w:val="24"/>
        </w:rPr>
        <w:tab/>
        <w:t xml:space="preserve">Falconer, D. S. &amp; Mackay, T. F. C. </w:t>
      </w:r>
      <w:r w:rsidRPr="00BC7E67">
        <w:rPr>
          <w:rFonts w:ascii="Cambria" w:hAnsi="Cambria"/>
          <w:i/>
          <w:iCs/>
          <w:noProof/>
          <w:sz w:val="24"/>
        </w:rPr>
        <w:t>Introduction to quantitative genetics</w:t>
      </w:r>
      <w:r w:rsidRPr="00BC7E67">
        <w:rPr>
          <w:rFonts w:ascii="Cambria" w:hAnsi="Cambria"/>
          <w:noProof/>
          <w:sz w:val="24"/>
        </w:rPr>
        <w:t>. (Longman, 1996).</w:t>
      </w:r>
    </w:p>
    <w:p w14:paraId="480950F7"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5.</w:t>
      </w:r>
      <w:r w:rsidRPr="00BC7E67">
        <w:rPr>
          <w:rFonts w:ascii="Cambria" w:hAnsi="Cambria"/>
          <w:noProof/>
          <w:sz w:val="24"/>
        </w:rPr>
        <w:tab/>
        <w:t xml:space="preserve">Zuk, O., Hechter, E., Sunyaev, S. R. &amp; Lander, E. S. The mystery of missing heritability: Genetic interactions create phantom heritability. </w:t>
      </w:r>
      <w:r w:rsidRPr="00BC7E67">
        <w:rPr>
          <w:rFonts w:ascii="Cambria" w:hAnsi="Cambria"/>
          <w:i/>
          <w:iCs/>
          <w:noProof/>
          <w:sz w:val="24"/>
        </w:rPr>
        <w:t>Proceedings of the National Academy of Sciences</w:t>
      </w:r>
      <w:r w:rsidRPr="00BC7E67">
        <w:rPr>
          <w:rFonts w:ascii="Cambria" w:hAnsi="Cambria"/>
          <w:noProof/>
          <w:sz w:val="24"/>
        </w:rPr>
        <w:t xml:space="preserve"> (2012). doi:10.1073/pnas.1119675109</w:t>
      </w:r>
    </w:p>
    <w:p w14:paraId="2873ECD2" w14:textId="77777777" w:rsidR="00BC7E67" w:rsidRPr="00BC7E67" w:rsidRDefault="00BC7E67">
      <w:pPr>
        <w:pStyle w:val="NormalWeb"/>
        <w:ind w:left="640" w:hanging="640"/>
        <w:divId w:val="644237409"/>
        <w:rPr>
          <w:rFonts w:ascii="Cambria" w:hAnsi="Cambria"/>
          <w:noProof/>
          <w:sz w:val="24"/>
        </w:rPr>
      </w:pPr>
      <w:r w:rsidRPr="00BC7E67">
        <w:rPr>
          <w:rFonts w:ascii="Cambria" w:hAnsi="Cambria"/>
          <w:noProof/>
          <w:sz w:val="24"/>
        </w:rPr>
        <w:t>6.</w:t>
      </w:r>
      <w:r w:rsidRPr="00BC7E67">
        <w:rPr>
          <w:rFonts w:ascii="Cambria" w:hAnsi="Cambria"/>
          <w:noProof/>
          <w:sz w:val="24"/>
        </w:rPr>
        <w:tab/>
        <w:t xml:space="preserve">Evans, D. M., Gillespie, N. a &amp; Martin, N. G. Biometrical genetics. </w:t>
      </w:r>
      <w:r w:rsidRPr="00BC7E67">
        <w:rPr>
          <w:rFonts w:ascii="Cambria" w:hAnsi="Cambria"/>
          <w:i/>
          <w:iCs/>
          <w:noProof/>
          <w:sz w:val="24"/>
        </w:rPr>
        <w:t>Biological psychology</w:t>
      </w:r>
      <w:r w:rsidRPr="00BC7E67">
        <w:rPr>
          <w:rFonts w:ascii="Cambria" w:hAnsi="Cambria"/>
          <w:noProof/>
          <w:sz w:val="24"/>
        </w:rPr>
        <w:t xml:space="preserve"> </w:t>
      </w:r>
      <w:r w:rsidRPr="00BC7E67">
        <w:rPr>
          <w:rFonts w:ascii="Cambria" w:hAnsi="Cambria"/>
          <w:b/>
          <w:bCs/>
          <w:noProof/>
          <w:sz w:val="24"/>
        </w:rPr>
        <w:t>61,</w:t>
      </w:r>
      <w:r w:rsidRPr="00BC7E67">
        <w:rPr>
          <w:rFonts w:ascii="Cambria" w:hAnsi="Cambria"/>
          <w:noProof/>
          <w:sz w:val="24"/>
        </w:rPr>
        <w:t xml:space="preserve"> 33–51 (2002). </w:t>
      </w:r>
    </w:p>
    <w:p w14:paraId="5D6D6378" w14:textId="15D33D1D" w:rsidR="005F0E2F" w:rsidRDefault="005F0E2F" w:rsidP="00BC7E67">
      <w:pPr>
        <w:pStyle w:val="NormalWeb"/>
        <w:ind w:left="640" w:hanging="640"/>
        <w:divId w:val="154615429"/>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A4650"/>
    <w:rsid w:val="00113BE5"/>
    <w:rsid w:val="00152EF7"/>
    <w:rsid w:val="002D0573"/>
    <w:rsid w:val="00352C4B"/>
    <w:rsid w:val="003F23E0"/>
    <w:rsid w:val="00411257"/>
    <w:rsid w:val="005C1EBA"/>
    <w:rsid w:val="005F0E2F"/>
    <w:rsid w:val="007731A4"/>
    <w:rsid w:val="0089033D"/>
    <w:rsid w:val="00894474"/>
    <w:rsid w:val="008D5C84"/>
    <w:rsid w:val="00A50C05"/>
    <w:rsid w:val="00B362A2"/>
    <w:rsid w:val="00B75C28"/>
    <w:rsid w:val="00BB4E1A"/>
    <w:rsid w:val="00BC7E67"/>
    <w:rsid w:val="00D749C1"/>
    <w:rsid w:val="00DB5441"/>
    <w:rsid w:val="00DF056F"/>
    <w:rsid w:val="00E14178"/>
    <w:rsid w:val="00E3125B"/>
    <w:rsid w:val="00E6685E"/>
    <w:rsid w:val="00E96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9E5F3-DE3D-A649-8BA0-539C01FD4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9</Pages>
  <Words>4382</Words>
  <Characters>24978</Characters>
  <Application>Microsoft Macintosh Word</Application>
  <DocSecurity>0</DocSecurity>
  <Lines>208</Lines>
  <Paragraphs>58</Paragraphs>
  <ScaleCrop>false</ScaleCrop>
  <Company>UQDI</Company>
  <LinksUpToDate>false</LinksUpToDate>
  <CharactersWithSpaces>29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13</cp:revision>
  <dcterms:created xsi:type="dcterms:W3CDTF">2013-07-25T03:09:00Z</dcterms:created>
  <dcterms:modified xsi:type="dcterms:W3CDTF">2013-09-27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